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>
      <w:r>
        <w:t xml:space="preserve">References </w:t>
      </w:r>
      <w:proofErr w:type="spellStart"/>
      <w:r>
        <w:t>fo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maps</w:t>
      </w:r>
      <w:proofErr w:type="spellEnd"/>
      <w:r>
        <w:t>:</w:t>
      </w:r>
    </w:p>
    <w:p>
      <w:pPr>
        <w:pStyle w:val="Listenabsatz"/>
        <w:numPr>
          <w:ilvl w:val="0"/>
          <w:numId w:val="1"/>
        </w:numPr>
      </w:pPr>
      <w:r>
        <w:t xml:space="preserve">Aluminium and Copper </w:t>
      </w:r>
      <w:sdt>
        <w:sdtPr>
          <w:alias w:val="To edit, see citavi.com/edit"/>
          <w:tag w:val="CitaviPlaceholder#e9ea4cdd-616e-4fa2-957e-c1cdfc20c63d"/>
          <w:id w:val="893548026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Mjc2NzlmLTMzNGUtNGNlYi1iN2Q1LWJmNGZjYTY2MDM1NyIsIlJhbmdlTGVuZ3RoIjoyLCJSZWZlcmVuY2VJZCI6ImM2OTM4MmNhLTA4NzItNDAwNi04NGEyLWE2MTNiNWUzYjk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zY2llbmNlYmFzZS5nb3YvY2F0YWxvZy9pdGVtLzYwNzYxMWE5ZDM0ZTAxOGIzMjAxY2JiZiIsIlVyaVN0cmluZyI6Imh0dHBzOi8vd3d3LnNjaWVuY2ViYXNlLmdvdi9jYXRhbG9nL2l0ZW0vNjA3NjExYTlkMzRlMDE4YjMyMDFjYmJ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S0wMS0yMlQxNzowNjo0MCIsIk1vZGlmaWVkQnkiOiJfQW5kamVsa2EgS2VyZWtlcyIsIklkIjoiN2FmMjM5YTYtZmYxYS00NTA1LWIwZWMtMTlmMDNlOTI5YmI2IiwiTW9kaWZpZWRPbiI6IjIwMjUtMDEtMjJUMTc6MDY6ND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1MDY2L1A5N0VRV1hQIiwiVXJpU3RyaW5nIjoiaHR0cHM6Ly9kb2kub3JnLzEwLjUwNjYvUDk3RVFXWF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mh0dHBzOi8vbXJkYXRhLnVzZ3MuZ292L2NvcHBlci8iLCJVcmlTdHJpbmciOiJodHRwczovL21yZGF0YS51c2dzLmdvdi9jb3BwZXIv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3d3cubGlnaHRtZXRhbGFnZS5jb20vcmVzb3VyY2VzLXNlY3Rpb24vc2Vjb25kYXJ5LXByb2R1Y2Vycy8iLCJVcmlTdHJpbmciOiJodHRwczovL3d3dy5saWdodG1ldGFsYWdlLmNvbS9yZXNvdXJjZXMtc2VjdGlvbi9zZWNvbmRhcnktcHJvZHVjZXJzL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Y2Nlc3NEYXRlIjoiMjIuMDEuMjAyNSIsIkF1dGhvcnMiOlt7IiRyZWYiOiI0MiJ9XSwiQ2l0YXRpb25LZXlVcGRhdGVUeXBlIjowLCJDb2xsYWJvcmF0b3JzIjpbXSwiRWRpdG9ycyI6W3siJHJlZiI6IjQzIn1dLCJFdmFsdWF0aW9uQ29tcGxleGl0eSI6MCwiRXZhbHVhdGlvblNvdXJjZVRleHRGb3JtYXQiOjAsIkdyb3VwcyI6W10sIkhhc0xhYmVsMSI6ZmFsc2UsIkhhc0xhYmVsMiI6ZmFsc2UsIktleXdvcmRzIjpbXS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3d3LmxpZ2h0bWV0YWxhZ2UuY29tL3Jlc291cmNlcy1zZWN0aW9uL3ByaW1hcnktcHJvZHVjZXJzLyIsIlVyaVN0cmluZyI6Imh0dHBzOi8vd3d3LmxpZ2h0bWV0YWxhZ2UuY29tL3Jlc291cmNlcy1zZWN0aW9uL3ByaW1hcnktcHJvZHVjZXJzLy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aHR0cHM6Ly93d3cuZmlyc3QtcXVhbnR1bS5jb20vRW5nbGlzaC9vdXItb3BlcmF0aW9ucy9vcGVyYXRpbmctbWluZXMva2Fuc2Fuc2hpL3Byb2R1Y3Rpb24tc3RhdGlzdGljcy9kZWZhdWx0LmFzcHgiLCJVcmlTdHJpbmciOiJodHRwczovL3d3dy5maXJzdC1xdWFudHVtLmNvbS9FbmdsaXNoL291ci1vcGVyYXRpb25zL29wZXJhdGluZy1taW5lcy9rYW5zYW5zaGkvcHJvZHVjdGlvbi1zdGF0aXN0aWNzL2RlZmF1bHQuYXNwe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}</w:instrText>
          </w:r>
          <w:r>
            <w:fldChar w:fldCharType="separate"/>
          </w:r>
          <w:r>
            <w:t>[1–5]</w:t>
          </w:r>
          <w:r>
            <w:fldChar w:fldCharType="end"/>
          </w:r>
        </w:sdtContent>
      </w:sdt>
    </w:p>
    <w:p>
      <w:pPr>
        <w:pStyle w:val="Listenabsatz"/>
        <w:numPr>
          <w:ilvl w:val="0"/>
          <w:numId w:val="1"/>
        </w:numPr>
      </w:pPr>
      <w:r>
        <w:t xml:space="preserve">Olefins </w:t>
      </w:r>
      <w:sdt>
        <w:sdtPr>
          <w:alias w:val="To edit, see citavi.com/edit"/>
          <w:tag w:val="CitaviPlaceholder#d0ddf291-1e24-416e-a4ef-ad0dce561174"/>
          <w:id w:val="604078528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wZDAwNmQzLTBjNDMtNGVlMC04ZDA1LTQyMTAxODJkM2NmZCIsIlJhbmdlTGVuZ3RoIjoyLCJSZWZlcmVuY2VJZCI6IjkxM2I2NzQwLTY3ZjktNDBhYS1iYjE3LWYxNWRhZjJkMjI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5L0QxQ1MwMDM1N0ciLCJVcmlTdHJpbmciOiJodHRwczovL2RvaS5vcmcvMTAuMTAzOS9EMUNTMDAzNTdH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Y2Nlc3NEYXRlIjoiMTguMDYuMjAyNCIsIkF1dGhvcnMiOlt7IiRpZCI6IjIyIiwiJHR5cGUiOiJTd2lzc0FjYWRlbWljLkNpdGF2aS5QZXJzb24sIFN3aXNzQWNhZGVtaWMuQ2l0YXZpIiwiRmlyc3ROYW1lIjoiRHVuY2FuIiwiTGFzdE5hbWUiOiJTZWRkb24iLCJQcm90ZWN0ZWQiOmZhbHNlLCJTZXgiOjIsIkNyZWF0ZWRCeSI6Il9BbmRqZWxrYSBLZXJla2VzIiwiQ3JlYXRlZE9uIjoiMjAyNC0wNi0xOFQxNDo0Mzo1NCIsIk1vZGlmaWVkQnkiOiJfQW5kamVsa2EgS2VyZWtlcyIsIklkIjoiYmRiZjI4NGMtMDM1OS00OTFjLWEyNDMtN2EwYTkwOWMzZDI2IiwiTW9kaWZpZWRPbiI6IjIwMjQtMDYtMThUMTQ6NDM6NT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3d3cud29ybGRzY2llbnRpZmljLmNvbS9kb2kvc3VwcGwvMTAuMTE0Mi9wNzAyL3N1cHBsX2ZpbGUvcDcwMl9jaGFwMDEucGRmIiwiVXJpU3RyaW5nIjoiaHR0cHM6Ly93d3cud29ybGRzY2llbnRpZmljLmNvbS9kb2kvc3VwcGwvMTAuMTE0Mi9wNzAyL3N1cHBsX2ZpbGUvcDcwMl9jaGFwMDEucGRm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Y2Nlc3NEYXRlIjoiMTMuMTIuMjAyMyIsIkF1dGhvcnMiOlt7IiRpZCI6IjMyIiwiJHR5cGUiOiJTd2lzc0FjYWRlbWljLkNpdGF2aS5QZXJzb24sIFN3aXNzQWNhZGVtaWMuQ2l0YXZpIiwiTGFzdE5hbWUiOiJQZXRyb2NoZW1pY2FscyBFdXJvcGUiLCJQcm90ZWN0ZWQiOmZhbHNlLCJTZXgiOjAsIkNyZWF0ZWRCeSI6Il9BbmRqZWxrYSBLZXJla2VzIiwiQ3JlYXRlZE9uIjoiMjAyNC0wNi0xOFQxNDo1MjoyNiIsIk1vZGlmaWVkQnkiOiJfQW5kamVsa2EgS2VyZWtlcyIsIklkIjoiM2Y1NzBkYmItZGU2ZS00OTVkLThlMGUtMmVhMTk3MzczMDMzIiwiTW9kaWZpZWRPbiI6IjIwMjQtMDYtMThUMTQ6NTI6MjY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aHR0cHM6Ly93d3cucGV0cm9jaGVtaXN0cnkuZXUvYWJvdXQtcGV0cm9jaGVtaXN0cnkvcGV0cm9jaGVtaWNhbHMtZmFjdHMtYW5kLWZpZ3VyZXMvY3JhY2tlci1jYXBhY2l0eSIsIlVyaVN0cmluZyI6Imh0dHBzOi8vd3d3LnBldHJvY2hlbWlzdHJ5LmV1L2Fib3V0LXBldHJvY2hlbWlzdHJ5L3BldHJvY2hlbWljYWxzLWZhY3RzLWFuZC1maWd1cmVzL2NyYWNrZXItY2FwYWNpdH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mh0dHBzOi8vczMtZXUtd2VzdC0xLmFtYXpvbmF3cy5jb20vY2pwLXJiaS1pY2lzL3dwLWNvbnRlbnQvdXBsb2Fkcy9zaXRlcy83LzIwMTgvMDgvMjkyMDU1MTAvY2hpbmEtY2hlbWljYWxzLW91dGxvb2stMjAxOC1lbC5wZGYiLCJVcmlTdHJpbmciOiJodHRwczovL3MzLWV1LXdlc3QtMS5hbWF6b25hd3MuY29tL2NqcC1yYmktaWNpcy93cC1jb250ZW50L3VwbG9hZHMvc2l0ZXMvNy8yMDE4LzA4LzI5MjA1NTEwL2NoaW5hLWNoZW1pY2Fscy1vdXRsb29rLTIwMTgtZWwucGRm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mh0dHBzOi8vd3d3LmNoZW1hbmFseXN0LmNvbS9pbmR1c3RyeS1yZXBvcnQvaW5kaWEtZXRoeWxlbmUtbWFya2V0LTkyIiwiVXJpU3RyaW5nIjoiaHR0cHM6Ly93d3cuY2hlbWFuYWx5c3QuY29tL2luZHVzdHJ5LXJlcG9ydC9pbmRpYS1ldGh5bGVuZS1tYXJrZXQtOTI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aHR0cHM6Ly93d3cuc3RhdGlzdGEuY29tL3N0YXRpc3RpY3MvMTE2OTY0Mi9pbmRpYS1wb2x5cHJvcHlsZW5lLXByb2R1Y3Rpb24tY2FwYWNpdHktYnktY29tcGFueS8iLCJVcmlTdHJpbmciOiJodHRwczovL3d3dy5zdGF0aXN0YS5jb20vc3RhdGlzdGljcy8xMTY5NjQyL2luZGlhLXBvbHlwcm9weWxlbmUtcHJvZHVjdGlvbi1jYXBhY2l0eS1ieS1jb21wYW55L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TGFzdE5hbWUiOiJSdXNzaWFuIEZlZGVyYWwgU3RhdGUgU3RhdGlzdGljcyBBZXJ2aWNlIiwiUHJvdGVjdGVkIjpmYWxzZSwiU2V4IjowLCJDcmVhdGVkQnkiOiJfQW5kamVsa2EgS2VyZWtlcyIsIkNyZWF0ZWRPbiI6IjIwMjQtMDYtMThUMTU6MDI6NTgiLCJNb2RpZmllZEJ5IjoiX0FuZGplbGthIEtlcmVrZXMiLCJJZCI6ImJhNThkY2M0LWVhYjctNDkyYy05YmFmLWMyMmE1YzViMDI5ZiIsIk1vZGlmaWVkT24iOiIyMDI0LTA2LTE4VDE1OjAyOjU4IiwiUHJvamVjdCI6eyIkcmVmIjoiOCJ9fV0sIkNpdGF0aW9uS2V5VXBkYXRlVHlwZSI6MCwiQ29sbGFib3JhdG9ycyI6W10sIkRhdGUiOiIwMS4xMS4yMDIzIiwiRWRpdG9ycyI6W3siJHJlZiI6IjYwIn1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d3d3LnN0YXRpc3RhLmNvbS9zdGF0aXN0aWNzLzEyNjMyMjUvcnVzc2lhLWV0aHlsZW5lLXByb2R1Y3Rpb24vIiwiVXJpU3RyaW5nIjoiaHR0cHM6Ly93d3cuc3RhdGlzdGEuY29tL3N0YXRpc3RpY3MvMTI2MzIyNS9ydXNzaWEtZXRoeWxlbmUtcHJvZHVjdGlvbi8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}</w:instrText>
          </w:r>
          <w:r>
            <w:fldChar w:fldCharType="separate"/>
          </w:r>
          <w:r>
            <w:t>[6–17]</w:t>
          </w:r>
          <w:r>
            <w:fldChar w:fldCharType="end"/>
          </w:r>
        </w:sdtContent>
      </w:sdt>
      <w:r>
        <w:t xml:space="preserve"> . Own </w:t>
      </w:r>
      <w:proofErr w:type="spellStart"/>
      <w:r>
        <w:t>assumptions</w:t>
      </w:r>
      <w:proofErr w:type="spellEnd"/>
      <w:r>
        <w:t xml:space="preserve">: </w:t>
      </w:r>
    </w:p>
    <w:p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for distribution of olefins in United States, </w:t>
      </w:r>
    </w:p>
    <w:p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>unknown locations concentrated to one location in the middle of the country for China, India, Russia</w:t>
      </w:r>
    </w:p>
    <w:p>
      <w:pPr>
        <w:pStyle w:val="Listenabsatz"/>
        <w:numPr>
          <w:ilvl w:val="0"/>
          <w:numId w:val="1"/>
        </w:numPr>
      </w:pPr>
      <w:proofErr w:type="spellStart"/>
      <w:r>
        <w:t>Aromatics</w:t>
      </w:r>
      <w:proofErr w:type="spellEnd"/>
      <w:r>
        <w:t xml:space="preserve"> </w:t>
      </w:r>
      <w:sdt>
        <w:sdtPr>
          <w:alias w:val="To edit, see citavi.com/edit"/>
          <w:tag w:val="CitaviPlaceholder#e7a72ffd-e167-4963-9164-ce3a4f4fce46"/>
          <w:id w:val="1403723437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MDIxMzMwLTU4NDUtNGE5Zi04NzZiLWQ3YTllYzZmYjE5OSIsIlJhbmdlU3RhcnQiOjYsIlJhbmdlTGVuZ3RoIjo0LCJSZWZlcmVuY2VJZCI6ImU2ODY5MzYxLTk5ZTYtNDU2ZC1hZGE4LWMxYzk2YjQ3NDc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cuMjAyNCIsIkF1dGhvcnMiOlt7IiRpZCI6IjciLCIkdHlwZSI6IlN3aXNzQWNhZGVtaWMuQ2l0YXZpLlBlcnNvbiwgU3dpc3NBY2FkZW1pYy5DaXRhdmkiLCJMYXN0TmFtZSI6IkFtZXJpY2FuIENoZW1pc3RyeSBDb3VuY2lsIiwiUHJvdGVjdGVkIjpmYWxzZSwiU2V4IjowLCJDcmVhdGVkQnkiOiJfQW5kamVsa2EgS2VyZWtlcyIsIkNyZWF0ZWRPbiI6IjIwMjQtMDYtMThUMTY6MDI6MDQiLCJNb2RpZmllZEJ5IjoiX0FuZGplbGthIEtlcmVrZXMiLCJJZCI6IjBiZWNjYzFiLWRhNjUtNGMyMC04MzE4LWExNDE2ZDhkM2YxZiIsIk1vZGlmaWVkT24iOiIyMDI0LTA2LTE4VDE2OjAyOjA0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zMy1ldS13ZXN0LTEuYW1hem9uYXdzLmNvbS9janAtcmJpLWljaXMvd3AtY29udGVudC91cGxvYWRzL3NpdGVzLzcvMjAxOC8wOC8yOTIwNTUxMC9jaGluYS1jaGVtaWNhbHMtb3V0bG9vay0yMDE4LWVsLnBkZiIsIlVyaVN0cmluZyI6Imh0dHBzOi8vczMtZXUtd2VzdC0xLmFtYXpvbmF3cy5jb20vY2pwLXJiaS1pY2lzL3dwLWNvbnRlbnQvdXBsb2Fkcy9zaXRlcy83LzIwMTgvMDgvMjkyMDU1MTAvY2hpbmEtY2hlbWljYWxzLW91dGxvb2stMjAxOC1lbC5wZG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3d3LnN0YXRpc3RhLmNvbS9zdGF0aXN0aWNzLzEyNjMyMjcvcnVzc2lhLWJlbnplbmVzLXByb2R1Y3Rpb24vIiwiVXJpU3RyaW5nIjoiaHR0cHM6Ly93d3cuc3RhdGlzdGEuY29tL3N0YXRpc3RpY3MvMTI2MzIyNy9ydXNzaWEtYmVuemVuZXMtcHJvZHVjdGlvbi8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JodHRwczovL3d3dy5jZXBzYS5jb20vZW4vcHJlc3MvQ2Vwc2Etc3RhcnRzLXVwLXNlY29uZC11cC1tZXRheHlsZW5lLXByb2R1Y3Rpb24tdW5pdC1hdC1TYW4tUm9xdWUiLCJVcmlTdHJpbmciOiJodHRwczovL3d3dy5jZXBzYS5jb20vZW4vcHJlc3MvQ2Vwc2Etc3RhcnRzLXVwLXNlY29uZC11cC1tZXRheHlsZW5lLXByb2R1Y3Rpb24tdW5pdC1hdC1TYW4tUm9xdWU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}</w:instrText>
          </w:r>
          <w:r>
            <w:fldChar w:fldCharType="separate"/>
          </w:r>
          <w:r>
            <w:t>[9, 16, 18–34]</w:t>
          </w:r>
          <w:r>
            <w:fldChar w:fldCharType="end"/>
          </w:r>
        </w:sdtContent>
      </w:sdt>
      <w:r>
        <w:t xml:space="preserve">. </w:t>
      </w:r>
    </w:p>
    <w:p>
      <w:pPr>
        <w:pStyle w:val="Listenabsatz"/>
        <w:numPr>
          <w:ilvl w:val="0"/>
          <w:numId w:val="1"/>
        </w:numPr>
        <w:rPr>
          <w:lang w:val="en-US"/>
        </w:rPr>
      </w:pPr>
      <w:r>
        <w:t xml:space="preserve">Iron and Steel </w:t>
      </w:r>
      <w:sdt>
        <w:sdtPr>
          <w:alias w:val="To edit, see citavi.com/edit"/>
          <w:tag w:val="CitaviPlaceholder#282cbfad-729a-49ce-9f22-ca38351ca9ed"/>
          <w:id w:val="963694330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OGI1NGQyLWU0MWYtNDMwYS1iODk3LTI4YTRjNDEzMDdjYiIsIlJhbmdlTGVuZ3RoIjozLCJSZWZlcmVuY2VJZCI6IjFkZGI1ZjNjLTExMTktNDU0Yi05YWE1LTFhOWM1MzUyYmI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bG9iYWwgRW5lcmd5IE1vbml0b3IiLCJQcm90ZWN0ZWQiOmZhbHNlLCJTZXgiOjAsIkNyZWF0ZWRCeSI6Il9Bcm5lIEJ1cmRhY2siLCJDcmVhdGVkT24iOiIyMDI1LTAxLTI3VDEzOjIyOjM3IiwiTW9kaWZpZWRCeSI6Il9Bcm5lIEJ1cmRhY2siLCJJZCI6IjkzN2Y4ZjM0LTExODMtNDQ1ZC05NGI4LWMwNzkyNzhkMzFmYSIsIk1vZGlmaWVkT24iOiIyMDI1LTAxLTI3VDEzOjIyOjM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bG9iYWxlbmVyZ3ltb25pdG9yLm9yZy9wcm9qZWN0cy9nbG9iYWwtc3RlZWwtcGxhbnQtdHJhY2tlci8iLCJVcmlTdHJpbmciOiJodHRwczovL2dsb2JhbGVuZXJneW1vbml0b3Iub3JnL3Byb2plY3RzL2dsb2JhbC1zdGVlbC1wbGFudC10cmFja2Vy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lUuUy4gRGVwYXJ0bWVudCBvZiB0aGUgSW50ZXJpb3IsIFUuUy4gR2VvbG9naWNhbCBTdXJ2ZXkiLCJQcm90ZWN0ZWQiOmZhbHNlLCJTZXgiOjAsIkNyZWF0ZWRCeSI6Il9BbmRqZWxrYSBLZXJla2VzIiwiQ3JlYXRlZE9uIjoiMjAyNC0wNi0xMlQxNDo0ODoyNCIsIk1vZGlmaWVkQnkiOiJfQW5kamVsa2EgS2VyZWtlcyIsIklkIjoiZjJkNmU2NjYtNmMzMi00ZmE3LWFkMTAtMzg4M2U0MWQ0OTFjIiwiTW9kaWZpZWRPbiI6IjIwMjQtMDYtMTJUMTQ6NDg6Mj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3d3cudXNncy5nb3YvY2VudGVycy9uYXRpb25hbC1taW5lcmFscy1pbmZvcm1hdGlvbi1jZW50ZXIvaXJvbi1hbmQtc3RlZWwtc3RhdGlzdGljcy1hbmQtaW5mb3JtYXRpb24iLCJVcmlTdHJpbmciOiJodHRwczovL3d3dy51c2dzLmdvdi9jZW50ZXJzL25hdGlvbmFsLW1pbmVyYWxzLWluZm9ybWF0aW9uLWNlbnRlci9pcm9uLWFuZC1zdGVlbC1zdGF0aXN0aWNzLWFuZC1pbmZvcm1hdGlvb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}</w:instrText>
          </w:r>
          <w:r>
            <w:fldChar w:fldCharType="separate"/>
          </w:r>
          <w:r>
            <w:t>[35, 36]</w:t>
          </w:r>
          <w:r>
            <w:fldChar w:fldCharType="end"/>
          </w:r>
        </w:sdtContent>
      </w:sdt>
    </w:p>
    <w:p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Glass </w:t>
      </w:r>
      <w:sdt>
        <w:sdtPr>
          <w:rPr>
            <w:lang w:val="en-US"/>
          </w:rPr>
          <w:alias w:val="To edit, see citavi.com/edit"/>
          <w:tag w:val="CitaviPlaceholder#3acb1200-cf9b-443b-b784-eb6304d06794"/>
          <w:id w:val="840437573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YWQ5NjE3LTc1ZWUtNDAzMS04YzI1LTRmN2FhMmQ3MGFjYyIsIlJhbmdlTGVuZ3RoIjozLCJSZWZlcmVuY2VJZCI6ImRkNzQ0ZTJiLTVjMGItNDIzYS1iYTk1LWY3NTBhZjJkOGY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7IiRpZCI6IjciLCIkdHlwZSI6IlN3aXNzQWNhZGVtaWMuQ2l0YXZpLlBlcnNvbiwgU3dpc3NBY2FkZW1pYy5DaXRhdmkiLCJMYXN0TmFtZSI6IlUuUy4gRGVwYXJ0bWVudCBvZiB0aGUgSW50ZXJpb3IsIFUuUy4gR2VvbG9naWNhbCBTdXJ2ZXkiLCJQcm90ZWN0ZWQiOmZhbHNlLCJTZXgiOjAsIkNyZWF0ZWRCeSI6Il9BbmRqZWxrYSBLZXJla2VzIiwiQ3JlYXRlZE9uIjoiMjAyNC0wNi0xMlQxNDo0ODoyNCIsIk1vZGlmaWVkQnkiOiJfQW5kamVsa2EgS2VyZWtlcyIsIklkIjoiZjJkNmU2NjYtNmMzMi00ZmE3LWFkMTAtMzg4M2U0MWQ0OTFjIiwiTW9kaWZpZWRPbiI6IjIwMjQtMDYtMTJUMTQ6NDg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BsYW50cy5nbGFzc2dsb2JhbC5jb20vIiwiVXJpU3RyaW5nIjoiaHR0cHM6Ly9wbGFudHMuZ2xhc3NnbG9iYWw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yMy4wNi4yMDI0IiwiQXV0aG9ycyI6W3siJGlkIjoiMjMiLCIkdHlwZSI6IlN3aXNzQWNhZGVtaWMuQ2l0YXZpLlBlcnNvbiwgU3dpc3NBY2FkZW1pYy5DaXRhdmkiLCJBYmJyZXZpYXRpb24iOiJVTiIsIkxhc3ROYW1lIjoiVW5pdGVkIE5hdGlvbnMiLCJQcm90ZWN0ZWQiOmZhbHNlLCJTZXgiOjAsIkNyZWF0ZWRCeSI6Il9Bcm5lIEJ1cmRhY2siLCJDcmVhdGVkT24iOiIyMDI0LTA2LTIzVDA5OjQyOjIzIiwiTW9kaWZpZWRCeSI6Il9Bcm5lIEJ1cmRhY2siLCJJZCI6IjcwNTNhYWY2LWQ4NzQtNDczZS04Y2Q2LTAwZGU3NGNiZmRhZiIsIk1vZGlmaWVkT24iOiIyMDI0LTA2LTIzVDA5OjQy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Y29tdHJhZGVwbHVzLnVuLm9yZy8iLCJVcmlTdHJpbmciOiJodHRwczovL2NvbXRyYWRlcGx1cy51bi5vcmcv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37–39]</w:t>
          </w:r>
          <w:r>
            <w:rPr>
              <w:lang w:val="en-US"/>
            </w:rPr>
            <w:fldChar w:fldCharType="end"/>
          </w:r>
        </w:sdtContent>
      </w:sdt>
    </w:p>
    <w:p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Lime </w:t>
      </w:r>
      <w:sdt>
        <w:sdtPr>
          <w:rPr>
            <w:lang w:val="en-US"/>
          </w:rPr>
          <w:alias w:val="To edit, see citavi.com/edit"/>
          <w:tag w:val="CitaviPlaceholder#b1eb544c-c2f9-40bb-b35d-35206a307b1a"/>
          <w:id w:val="2074075948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YzgwNjMzLWZlOWMtNGZhZS1hMWY0LTFiMGM4Yjc0OWFmYSIsIlJhbmdlTGVuZ3RoIjo0LCJSZWZlcmVuY2VJZCI6ImVjNjJlZTE3LWFhYWMtNGFhZS04YTM4LWFmMWQ1NzkzMTkz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7IiRpZCI6IjciLCIkdHlwZSI6IlN3aXNzQWNhZGVtaWMuQ2l0YXZpLlBlcnNvbiwgU3dpc3NBY2FkZW1pYy5DaXRhdmkiLCJMYXN0TmFtZSI6IlUuUy4gRGVwYXJ0bWVudCBvZiB0aGUgSW50ZXJpb3IsIFUuUy4gR2VvbG9naWNhbCBTdXJ2ZXkiLCJQcm90ZWN0ZWQiOmZhbHNlLCJTZXgiOjAsIkNyZWF0ZWRCeSI6Il9BbmRqZWxrYSBLZXJla2VzIiwiQ3JlYXRlZE9uIjoiMjAyNC0wNi0xMlQxNDo0ODoyNCIsIk1vZGlmaWVkQnkiOiJfQW5kamVsa2EgS2VyZWtlcyIsIklkIjoiZjJkNmU2NjYtNmMzMi00ZmE3LWFkMTAtMzg4M2U0MWQ0OTFjIiwiTW9kaWZpZWRPbiI6IjIwMjQtMDYtMTJUMTQ6NDg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c2dzLmdvdi9jZW50ZXJzL25hdGlvbmFsLW1pbmVyYWxzLWluZm9ybWF0aW9uLWNlbnRlci9saW1lLXN0YXRpc3RpY3MtYW5kLWluZm9ybWF0aW9uIiwiVXJpU3RyaW5nIjoiaHR0cHM6Ly93d3cudXNncy5nb3YvY2VudGVycy9uYXRpb25hbC1taW5lcmFscy1pbmZvcm1hdGlvbi1jZW50ZXIvbGltZS1zdGF0aXN0aWNzLWFuZC1pbmZvcm1h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40]</w:t>
          </w:r>
          <w:r>
            <w:rPr>
              <w:lang w:val="en-US"/>
            </w:rPr>
            <w:fldChar w:fldCharType="end"/>
          </w:r>
        </w:sdtContent>
      </w:sdt>
    </w:p>
    <w:p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Ammonia </w:t>
      </w:r>
      <w:sdt>
        <w:sdtPr>
          <w:rPr>
            <w:lang w:val="en-US"/>
          </w:rPr>
          <w:alias w:val="To edit, see citavi.com/edit"/>
          <w:tag w:val="CitaviPlaceholder#99dd819f-79fc-4d2b-aa45-8fdaa5884bdd"/>
          <w:id w:val="-1678724643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2NDJiZTAxLTFhNTktNDU0OS04YjhhLTVjNjFmMzRjODNiZCIsIlJhbmdlTGVuZ3RoIjo0LCJSZWZlcmVuY2VJZCI6IjZjOTczOTA4LTBjMzYtNGQ3NS04NzQwLTQwNzliZGYwMmY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7IiRpZCI6IjciLCIkdHlwZSI6IlN3aXNzQWNhZGVtaWMuQ2l0YXZpLlBlcnNvbiwgU3dpc3NBY2FkZW1pYy5DaXRhdmkiLCJMYXN0TmFtZSI6IlUuUy4gRGVwYXJ0bWVudCBvZiB0aGUgSW50ZXJpb3IsIFUuUy4gR2VvbG9naWNhbCBTdXJ2ZXkiLCJQcm90ZWN0ZWQiOmZhbHNlLCJTZXgiOjAsIkNyZWF0ZWRCeSI6Il9BbmRqZWxrYSBLZXJla2VzIiwiQ3JlYXRlZE9uIjoiMjAyNC0wNi0xMlQxNDo0ODoyNCIsIk1vZGlmaWVkQnkiOiJfQW5kamVsa2EgS2VyZWtlcyIsIklkIjoiZjJkNmU2NjYtNmMzMi00ZmE3LWFkMTAtMzg4M2U0MWQ0OTFjIiwiTW9kaWZpZWRPbiI6IjIwMjQtMDYtMTJUMTQ6NDg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c2dzLmdvdi9jZW50ZXJzL25hdGlvbmFsLW1pbmVyYWxzLWluZm9ybWF0aW9uLWNlbnRlci9uaXRyb2dlbi1zdGF0aXN0aWNzLWFuZC1pbmZvcm1hdGlvbiIsIlVyaVN0cmluZyI6Imh0dHBzOi8vd3d3LnVzZ3MuZ292L2NlbnRlcnMvbmF0aW9uYWwtbWluZXJhbHMtaW5mb3JtYXRpb24tY2VudGVyL25pdHJvZ2VuLXN0YXRpc3RpY3MtYW5kLWluZm9ybWF0aW9u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41]</w:t>
          </w:r>
          <w:r>
            <w:rPr>
              <w:lang w:val="en-US"/>
            </w:rPr>
            <w:fldChar w:fldCharType="end"/>
          </w:r>
        </w:sdtContent>
      </w:sdt>
    </w:p>
    <w:p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Pulp and Paper </w:t>
      </w:r>
      <w:sdt>
        <w:sdtPr>
          <w:rPr>
            <w:lang w:val="en-US"/>
          </w:rPr>
          <w:alias w:val="To edit, see citavi.com/edit"/>
          <w:tag w:val="CitaviPlaceholder#b616dd84-9432-45a8-b3ea-e53313a7c160"/>
          <w:id w:val="-1209339165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NmQ2MTNjLTZlNjYtNDMxMS05N2Q0LTY3ZGUxMjhiNDEyNSIsIlJhbmdlTGVuZ3RoIjo0LCJSZWZlcmVuY2VJZCI6IjQwMzk4N2YzLThjMDEtNDllNi1hMDIyLWZkYzY3YTkxMGF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ZmFvLm9yZy9mYW9zdGF0L2VuLyNkYXRhL0ZPIiwiVXJpU3RyaW5nIjoiaHR0cHM6Ly93d3cuZmFvLm9yZy9mYW9zdGF0L2VuLyNkYXRhL0ZP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42]</w:t>
          </w:r>
          <w:r>
            <w:rPr>
              <w:lang w:val="en-US"/>
            </w:rPr>
            <w:fldChar w:fldCharType="end"/>
          </w:r>
        </w:sdtContent>
      </w:sdt>
    </w:p>
    <w:p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Cement </w:t>
      </w:r>
      <w:sdt>
        <w:sdtPr>
          <w:rPr>
            <w:lang w:val="en-US"/>
          </w:rPr>
          <w:alias w:val="To edit, see citavi.com/edit"/>
          <w:tag w:val="CitaviPlaceholder#aa2915e9-e0b8-4062-b03d-2a7ba0d10d5c"/>
          <w:id w:val="1906801802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Nzg2ZGQyLWY4NDEtNDdhYi05OGYwLTJjMTJkY2RlMTcwZSIsIlJhbmdlTGVuZ3RoIjo0LCJSZWZlcmVuY2VJZCI6ImFmNzlmNjYwLWJiY2YtNDcwOS05OWRmLTUwNjc2MTUwNmZ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NnZmkuYWMudWsvc3BhdGlhbC1maW5hbmNlLWluaXRpYXRpdmUvZ2VvYXNzZXQtcHJvamVjdC9jZW1lbnQvIiwiVXJpU3RyaW5nIjoiaHR0cHM6Ly93d3cuY2dmaS5hYy51ay9zcGF0aWFsLWZpbmFuY2UtaW5pdGlhdGl2ZS9nZW9hc3NldC1wcm9qZWN0L2NlbWVud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43]</w:t>
          </w:r>
          <w:r>
            <w:rPr>
              <w:lang w:val="en-US"/>
            </w:rPr>
            <w:fldChar w:fldCharType="end"/>
          </w:r>
        </w:sdtContent>
      </w:sdt>
    </w:p>
    <w:p>
      <w:pPr>
        <w:pStyle w:val="Listenabsatz"/>
        <w:numPr>
          <w:ilvl w:val="0"/>
          <w:numId w:val="1"/>
        </w:numPr>
        <w:rPr>
          <w:lang w:val="en-GB"/>
        </w:rPr>
      </w:pPr>
      <w:r>
        <w:rPr>
          <w:lang w:val="en-GB"/>
        </w:rPr>
        <w:t xml:space="preserve">Chlorine </w:t>
      </w:r>
      <w:sdt>
        <w:sdtPr>
          <w:rPr>
            <w:lang w:val="en-GB"/>
          </w:rPr>
          <w:alias w:val="To edit, see citavi.com/edit"/>
          <w:tag w:val="CitaviPlaceholder#c8a0b285-3897-4985-926f-256fd0e1cced"/>
          <w:id w:val="522991681"/>
          <w:placeholder>
            <w:docPart w:val="DefaultPlaceholder_-1854013440"/>
          </w:placeholder>
        </w:sdtPr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ODM3ZWU3LWNhM2QtNDYzNy1iNDFhLTgxODA2NWUyYTJmNSIsIlJhbmdlU3RhcnQiOjMsIlJhbmdlTGVuZ3RoIjo1LCJSZWZlcmVuY2VJZCI6IjZiOWUxOWEwLTliOGYtNGRmYi05YzRkLTVkNzgyZjFkNjg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7IiRpZCI6IjciLCIkdHlwZSI6IlN3aXNzQWNhZGVtaWMuQ2l0YXZpLlBlcnNvbiwgU3dpc3NBY2FkZW1pYy5DaXRhdmkiLCJMYXN0TmFtZSI6IkppbSBWYWxsZXR0ZSIsIlByb3RlY3RlZCI6ZmFsc2UsIlNleCI6MCwiQ3JlYXRlZEJ5IjoiX0RlZXBhayBSdXBha3VsYSIsIkNyZWF0ZWRPbiI6IjIwMjUtMDEtMzBUMDk6MjQ6MTYiLCJNb2RpZmllZEJ5IjoiX0RlZXBhayBSdXBha3VsYSIsIklkIjoiZDFiMTIxOWUtZGVlNS00MjFhLWIxOGItYWYwMTQ5MDYzNzk3IiwiTW9kaWZpZWRPbiI6IjIwMjUtMDEtMzBUMDk6MjQ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FjMTQ0MzUyXFxBcHBEYXRhXFxMb2NhbFxcVGVtcFxcY2V4dDRvbmUuanBnIiwiVXJpU3RyaW5nIjoiNmI5ZTE5YTAtOWI4Zi00ZGZiLTljNGQtNWQ3ODJmMWQ2ODg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2JwLm9yZy51ay93cC1jb250ZW50L3VwbG9hZHMvMjAxOC8wOC9DaGxvcmluZS1CdWlsZGluZy1NYXRlcmlhbHMtUGhhc2UtMS12Mi5wZGYiLCJVcmlTdHJpbmciOiJodHRwczovL2FzYnAub3JnLnVrL3dwLWNvbnRlbnQvdXBsb2Fkcy8yMDE4LzA4L0NobG9yaW5lLUJ1aWxkaW5nLU1hdGVyaWFscy1QaGFzZS0xLX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WNjZXNzRGF0ZSI6IjIzLjA2LjIwMjQiLCJBdXRob3JzIjpbeyIkcmVmIjoiNyJ9XSwiQ2l0YXRpb25LZXlVcGRhdGVUeXBlIjowLCJDb2xsYWJvcmF0b3JzIjpbXSwiQ292ZXJQYXRoIjp7IiRpZCI6IjIxIiwiJHR5cGUiOiJTd2lzc0FjYWRlbWljLkNpdGF2aS5MaW5rZWRSZXNvdXJjZSwgU3dpc3NBY2FkZW1pYy5DaXRhdmkiLCJMaW5rZWRSZXNvdXJjZVR5cGUiOjIsIk9yaWdpbmFsU3RyaW5nIjoiQzpcXFVzZXJzXFxhYzE0NDM1MlxcQXBwRGF0YVxcTG9jYWxcXFRlbXBcXHgzeXVicnFyLmpwZyIsIlVyaVN0cmluZyI6IjY0ZjAxYmQ0LWMzOWYtNDZkNi1hMGZjLWE3ZmY5MzY0OGEy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zMTQwL1JHLjIuMi4xNjczMS42MjI0NCIsIlVyaVN0cmluZyI6Imh0dHBzOi8vZG9pLm9yZy8xMC4xMzE0MC9SRy4yLjIuMTY3MzEuNjIyN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[44, 45]</w:t>
          </w:r>
          <w:r>
            <w:rPr>
              <w:lang w:val="en-GB"/>
            </w:rPr>
            <w:fldChar w:fldCharType="end"/>
          </w:r>
        </w:sdtContent>
      </w:sdt>
    </w:p>
    <w:p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Methanol: </w:t>
      </w:r>
      <w:r>
        <w:rPr>
          <w:lang w:val="en-GB"/>
        </w:rPr>
        <w:t xml:space="preserve">Numerous methanol locations were researched online, gathered from various sources, and verified via Google Maps to confirm that they are </w:t>
      </w:r>
      <w:bookmarkStart w:id="0" w:name="_GoBack"/>
      <w:bookmarkEnd w:id="0"/>
      <w:r>
        <w:rPr>
          <w:lang w:val="en-GB"/>
        </w:rPr>
        <w:t>chemical industry locations.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1202626766"/>
        <w:placeholder>
          <w:docPart w:val="DefaultPlaceholder_-1854013440"/>
        </w:placeholder>
      </w:sdtPr>
      <w:sdtContent>
        <w:p>
          <w:pPr>
            <w:pStyle w:val="CitaviBibliographyHeading"/>
            <w:rPr>
              <w:lang w:val="en-GB"/>
            </w:rPr>
          </w:pPr>
          <w:r>
            <w:fldChar w:fldCharType="begin"/>
          </w:r>
          <w:r>
            <w:rPr>
              <w:lang w:val="en-US"/>
            </w:rPr>
            <w:instrText>ADDIN CitaviBibliography</w:instrText>
          </w:r>
          <w:r>
            <w:fldChar w:fldCharType="separate"/>
          </w:r>
          <w:r>
            <w:rPr>
              <w:lang w:val="en-GB"/>
            </w:rPr>
            <w:t>References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]</w:t>
          </w:r>
          <w:r>
            <w:rPr>
              <w:lang w:val="en-GB"/>
            </w:rPr>
            <w:tab/>
          </w:r>
          <w:bookmarkStart w:id="1" w:name="_CTVL001c69382ca0872400684a2a613b5e3b92c"/>
          <w:r>
            <w:rPr>
              <w:lang w:val="en-GB"/>
            </w:rPr>
            <w:t>A. J. Padill</w:t>
          </w:r>
          <w:bookmarkEnd w:id="1"/>
          <w:r>
            <w:rPr>
              <w:lang w:val="en-GB"/>
            </w:rPr>
            <w:t>a</w:t>
          </w:r>
          <w:r>
            <w:rPr>
              <w:i/>
              <w:lang w:val="en-GB"/>
            </w:rPr>
            <w:t xml:space="preserve"> et al., </w:t>
          </w:r>
          <w:r>
            <w:rPr>
              <w:lang w:val="en-GB"/>
            </w:rPr>
            <w:t>"Compilation of Geospatial Data (GIS) for the Mineral Industries and Related Infrastructure of Africa: U.S. Geological Survey data release," 2021, doi: 10.5066/P97EQWXP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]</w:t>
          </w:r>
          <w:r>
            <w:rPr>
              <w:lang w:val="en-GB"/>
            </w:rPr>
            <w:tab/>
          </w:r>
          <w:bookmarkStart w:id="2" w:name="_CTVL001031d7792731e4c3c93d6e0418980d531"/>
          <w:r>
            <w:rPr>
              <w:lang w:val="en-GB"/>
            </w:rPr>
            <w:t>C. S. L. Feliciano and E. González,</w:t>
          </w:r>
          <w:bookmarkEnd w:id="2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World copper smelters. </w:t>
          </w:r>
          <w:r>
            <w:rPr>
              <w:lang w:val="en-GB"/>
            </w:rPr>
            <w:t>[Online]. Available: https://​mrdata.usgs.gov​/​copper/​ (accessed: Jan. 22 2025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]</w:t>
          </w:r>
          <w:r>
            <w:rPr>
              <w:lang w:val="en-GB"/>
            </w:rPr>
            <w:tab/>
          </w:r>
          <w:bookmarkStart w:id="3" w:name="_CTVL0016c8cd7c723974ceea66e8e08921c49f1"/>
          <w:r>
            <w:rPr>
              <w:lang w:val="en-GB"/>
            </w:rPr>
            <w:t>R. Pawlek,</w:t>
          </w:r>
          <w:bookmarkEnd w:id="3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Secondary aluminium producers. </w:t>
          </w:r>
          <w:r>
            <w:rPr>
              <w:lang w:val="en-GB"/>
            </w:rPr>
            <w:t>[Online]. Available: https://​www.lightmetalage.com​/​resources-​section/​secondary-​producers/​ (accessed: Jan. 22 2025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4]</w:t>
          </w:r>
          <w:r>
            <w:rPr>
              <w:lang w:val="en-GB"/>
            </w:rPr>
            <w:tab/>
          </w:r>
          <w:bookmarkStart w:id="4" w:name="_CTVL001dd826600596041b3bb881e7435e7b7e4"/>
          <w:r>
            <w:rPr>
              <w:lang w:val="en-GB"/>
            </w:rPr>
            <w:t>R. Pawlek,</w:t>
          </w:r>
          <w:bookmarkEnd w:id="4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Primary aluminium producers. </w:t>
          </w:r>
          <w:r>
            <w:rPr>
              <w:lang w:val="en-GB"/>
            </w:rPr>
            <w:t>[Online]. Available: https://​www.lightmetalage.com​/​resources-​section/​primary-​producers/​ (accessed: Jan. 22 2025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5]</w:t>
          </w:r>
          <w:r>
            <w:rPr>
              <w:lang w:val="en-GB"/>
            </w:rPr>
            <w:tab/>
          </w:r>
          <w:bookmarkStart w:id="5" w:name="_CTVL001c1fcd3bbb70f49238d5daeda344cdb62"/>
          <w:r>
            <w:rPr>
              <w:lang w:val="en-GB"/>
            </w:rPr>
            <w:t>First Quantum Minerals Ltd,</w:t>
          </w:r>
          <w:bookmarkEnd w:id="5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Kansanshi production statistics. </w:t>
          </w:r>
          <w:r>
            <w:rPr>
              <w:lang w:val="en-GB"/>
            </w:rPr>
            <w:t>[Online]. Available: https://​www.first-quantum.com​/​English/​our-​operations/​operating-​mines/​kansanshi/​production-​statistics/​default.aspx (accessed: Jun. 24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6]</w:t>
          </w:r>
          <w:r>
            <w:rPr>
              <w:lang w:val="en-GB"/>
            </w:rPr>
            <w:tab/>
          </w:r>
          <w:bookmarkStart w:id="6" w:name="_CTVL001913b674067f940aabb17f15daf2d221c"/>
          <w:r>
            <w:rPr>
              <w:lang w:val="en-GB"/>
            </w:rPr>
            <w:t>M. Monai, M. Gambino, S. Wannakao, and B. M. Weckhuysen, "Propane to olefins tandem catalysis: a selective route towards light olefins production,"</w:t>
          </w:r>
          <w:bookmarkEnd w:id="6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>Chemical Society Reviews</w:t>
          </w:r>
          <w:r>
            <w:rPr>
              <w:lang w:val="en-GB"/>
            </w:rPr>
            <w:t>, vol. 50, no. 20, pp. 11503–11529, 2021, doi: 10.1039/D1CS00357G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7]</w:t>
          </w:r>
          <w:r>
            <w:rPr>
              <w:lang w:val="en-GB"/>
            </w:rPr>
            <w:tab/>
          </w:r>
          <w:bookmarkStart w:id="7" w:name="_CTVL001b63545782da94b94989fb287c0633db7"/>
          <w:r>
            <w:rPr>
              <w:lang w:val="en-GB"/>
            </w:rPr>
            <w:t>D. Seddon,</w:t>
          </w:r>
          <w:bookmarkEnd w:id="7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>Petrochemical Economics: Technology Selection in a Carbon Constrained World</w:t>
          </w:r>
          <w:r>
            <w:rPr>
              <w:lang w:val="en-GB"/>
            </w:rPr>
            <w:t>: Imperial College Press, 2010. Accessed: Jun. 18 2024. [Online]. Available: https://​www.worldscientific.com​/​doi/​suppl/​10.1142/​p702/​suppl_​file/​p702_​chap01.pdf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8]</w:t>
          </w:r>
          <w:r>
            <w:rPr>
              <w:lang w:val="en-GB"/>
            </w:rPr>
            <w:tab/>
          </w:r>
          <w:bookmarkStart w:id="8" w:name="_CTVL00120706d36f44f446d88a87b615e5d4149"/>
          <w:r>
            <w:rPr>
              <w:lang w:val="en-GB"/>
            </w:rPr>
            <w:t>Petrochemicals Europe,</w:t>
          </w:r>
          <w:bookmarkEnd w:id="8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Ethylene Crackers. </w:t>
          </w:r>
          <w:r>
            <w:rPr>
              <w:lang w:val="en-GB"/>
            </w:rPr>
            <w:t>[Online]. Available: https://​www.petrochemistry.eu​/​about-​petrochemistry/​petrochemicals-​facts-​and-​figures/​cracker-​capacity (accessed: Dec. 13 2023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9]</w:t>
          </w:r>
          <w:r>
            <w:rPr>
              <w:lang w:val="en-GB"/>
            </w:rPr>
            <w:tab/>
          </w:r>
          <w:bookmarkStart w:id="9" w:name="_CTVL001d23af0efe9a74e4aa9c2a345e6e6b9a0"/>
          <w:r>
            <w:rPr>
              <w:lang w:val="en-GB"/>
            </w:rPr>
            <w:t>ICIS,</w:t>
          </w:r>
          <w:bookmarkEnd w:id="9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China chemicals outlook. </w:t>
          </w:r>
          <w:r>
            <w:rPr>
              <w:lang w:val="en-GB"/>
            </w:rPr>
            <w:t>[Online]. Available: https://​s3-eu-west-1.amazonaws.com​/​cjp-​rbi-​icis/​wp-​content/​uploads/​sites/​7/​2018/​08/​29205510/​china-​chemicals-​outlook-​2018-​el.pdf (accessed: Jun. 20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0]</w:t>
          </w:r>
          <w:r>
            <w:rPr>
              <w:lang w:val="en-GB"/>
            </w:rPr>
            <w:tab/>
          </w:r>
          <w:bookmarkStart w:id="10" w:name="_CTVL0019e800f75fc2947caa52aad9d971d333b"/>
          <w:r>
            <w:rPr>
              <w:lang w:val="en-GB"/>
            </w:rPr>
            <w:t>Chemanalyst,</w:t>
          </w:r>
          <w:bookmarkEnd w:id="10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India ethylene market analysis: Industry market size, plant capacity, production, operating efficincy, demand &amp; supply, end-user industries, sales channel, regional demand, company share, foreign tradem FY2015-FY2030. </w:t>
          </w:r>
          <w:r>
            <w:rPr>
              <w:lang w:val="en-GB"/>
            </w:rPr>
            <w:t>[Online]. Available: https://​www.chemanalyst.com​/​industry-​report/​india-​ethylene-​market-​92 (accessed: Dec. 11 2023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lastRenderedPageBreak/>
            <w:t>[11]</w:t>
          </w:r>
          <w:r>
            <w:rPr>
              <w:lang w:val="en-GB"/>
            </w:rPr>
            <w:tab/>
          </w:r>
          <w:bookmarkStart w:id="11" w:name="_CTVL001ca366e09de64471692062f8a87db9539"/>
          <w:r>
            <w:rPr>
              <w:lang w:val="en-GB"/>
            </w:rPr>
            <w:t>Plastindia Foundation, "Polypropylene production capacity in India in financial year 2022, by company," Oct. 2022. Accessed: Dec. 11 2023. [Online]. Available: https://​www.statista.com​/​statistics/​1169642/​india-​polypropylene-​production-​capacity-​by-​company/​</w:t>
          </w:r>
        </w:p>
        <w:bookmarkEnd w:id="11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2]</w:t>
          </w:r>
          <w:r>
            <w:rPr>
              <w:lang w:val="en-GB"/>
            </w:rPr>
            <w:tab/>
          </w:r>
          <w:bookmarkStart w:id="12" w:name="_CTVL0014e115d8b5dd04c8682cd7e73e24318f3"/>
          <w:r>
            <w:rPr>
              <w:lang w:val="en-GB"/>
            </w:rPr>
            <w:t>Russian Federal State Statistics Aervice, "Volume of production of ethylene in Russia from 2017 to 2022," Nov. 2023. [Online]. Available: https://​www.statista.com​/​statistics/​1263225/​russia-​ethylene-​production/​</w:t>
          </w:r>
        </w:p>
        <w:bookmarkEnd w:id="12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3]</w:t>
          </w:r>
          <w:r>
            <w:rPr>
              <w:lang w:val="en-GB"/>
            </w:rPr>
            <w:tab/>
          </w:r>
          <w:bookmarkStart w:id="13" w:name="_CTVL00194ef5ca5300b48cb9f91a8c2642b8d40"/>
          <w:r>
            <w:rPr>
              <w:lang w:val="en-GB"/>
            </w:rPr>
            <w:t>Center for Strategic Research, "Leading producers of propylene in Russia in 2020, by annual capacity," FSBO Russian Energy Agency, Aug. 2021. Accessed: Jun. 18 2024. [Online]. Available: https://​www.statista.com​/​statistics/​1265248/​propylene-​producers-​by-​capacity-​russia/​</w:t>
          </w:r>
        </w:p>
        <w:bookmarkEnd w:id="13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4]</w:t>
          </w:r>
          <w:r>
            <w:rPr>
              <w:lang w:val="en-GB"/>
            </w:rPr>
            <w:tab/>
          </w:r>
          <w:bookmarkStart w:id="14" w:name="_CTVL001e422782d6e614b0da5006f37e736e85a"/>
          <w:r>
            <w:rPr>
              <w:lang w:val="en-GB"/>
            </w:rPr>
            <w:t>EIA,</w:t>
          </w:r>
          <w:bookmarkEnd w:id="14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Petroleum refineries. </w:t>
          </w:r>
          <w:r>
            <w:rPr>
              <w:lang w:val="en-GB"/>
            </w:rPr>
            <w:t>[Online]. Available: https://​atlas.eia.gov​/​datasets/​6547eda91ef84cc386e23397cf834524/​explore​?​location=​20.527930%2C63.843125%2C2.65&amp;​showTable=​true (accessed: Jan. 22 2025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5]</w:t>
          </w:r>
          <w:r>
            <w:rPr>
              <w:lang w:val="en-GB"/>
            </w:rPr>
            <w:tab/>
          </w:r>
          <w:bookmarkStart w:id="15" w:name="_CTVL001d6c455aa249a4da2a0508aa721d865e7"/>
          <w:r>
            <w:rPr>
              <w:lang w:val="en-GB"/>
            </w:rPr>
            <w:t>Eurostat,</w:t>
          </w:r>
          <w:bookmarkEnd w:id="15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Total production ds-056121. </w:t>
          </w:r>
          <w:r>
            <w:rPr>
              <w:lang w:val="en-GB"/>
            </w:rPr>
            <w:t>[Online]. Available: https://​ec.europa.eu​/​eurostat/​databrowser/​view/​ds-​056121/​legacyMultiFreq/​table​?​lang=​en (accessed: Aug. 2 2023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6]</w:t>
          </w:r>
          <w:r>
            <w:rPr>
              <w:lang w:val="en-GB"/>
            </w:rPr>
            <w:tab/>
          </w:r>
          <w:bookmarkStart w:id="16" w:name="_CTVL0013229f6c78d6d47bd83e4d9079b621dcb"/>
          <w:r>
            <w:rPr>
              <w:lang w:val="en-GB"/>
            </w:rPr>
            <w:t>H. Falck</w:t>
          </w:r>
          <w:bookmarkEnd w:id="16"/>
          <w:r>
            <w:rPr>
              <w:lang w:val="en-GB"/>
            </w:rPr>
            <w:t>e</w:t>
          </w:r>
          <w:r>
            <w:rPr>
              <w:i/>
              <w:lang w:val="en-GB"/>
            </w:rPr>
            <w:t xml:space="preserve"> et al., Best Available Techniques (BAT) Reference Document for the Production of Large Volume Organic Chemicals: EUR 28882 EN</w:t>
          </w:r>
          <w:r>
            <w:rPr>
              <w:lang w:val="en-GB"/>
            </w:rPr>
            <w:t>. JRC109279. Luxembourg: Publications Office of the European Union, 2017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7]</w:t>
          </w:r>
          <w:r>
            <w:rPr>
              <w:lang w:val="en-GB"/>
            </w:rPr>
            <w:tab/>
          </w:r>
          <w:bookmarkStart w:id="17" w:name="_CTVL001ab04fd3fbd3c46aa90991109686cf0ab"/>
          <w:r>
            <w:rPr>
              <w:lang w:val="en-GB"/>
            </w:rPr>
            <w:t>P. Scafetta,</w:t>
          </w:r>
          <w:bookmarkEnd w:id="17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Italy’s petchems units face uncertain future as Porto Marghera set to close. </w:t>
          </w:r>
          <w:r>
            <w:rPr>
              <w:lang w:val="en-GB"/>
            </w:rPr>
            <w:t>[Online]. Available: https://​www.icis.com​/​explore/​resources/​news/​2021/​03/​24/​10621155/​italy-​s-​petchems-​units-​face-​uncertain-​future-​as-​porto-​marghera-​set-​to-​close/​ (accessed: Oct. 17 2023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8]</w:t>
          </w:r>
          <w:r>
            <w:rPr>
              <w:lang w:val="en-GB"/>
            </w:rPr>
            <w:tab/>
          </w:r>
          <w:bookmarkStart w:id="18" w:name="_CTVL001e686936199e6456dada8c1c96b474712"/>
          <w:r>
            <w:rPr>
              <w:lang w:val="en-GB"/>
            </w:rPr>
            <w:t>American Chemistry Council, "p-Xylene production in the United States from 1990 to 2019," Accessed: Jul. 3 2024. [Online]. Available: https://​www.statista.com​/​statistics/​975537/​us-​p-​xylene-​production-​volume/​</w:t>
          </w:r>
        </w:p>
        <w:bookmarkEnd w:id="18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19]</w:t>
          </w:r>
          <w:r>
            <w:rPr>
              <w:lang w:val="en-GB"/>
            </w:rPr>
            <w:tab/>
          </w:r>
          <w:bookmarkStart w:id="19" w:name="_CTVL001ae3c88f1da1b461581f988425c2b990e"/>
          <w:r>
            <w:rPr>
              <w:lang w:val="en-GB"/>
            </w:rPr>
            <w:t>American Chemistry Council, "Benzene production in the United States from 1990 to 2019," 2020. Accessed: Jul. 3 2024. [Online]. Available: https://​www.statista.com​/​statistics/​974691/​us-​benzene-​production-​volume/​</w:t>
          </w:r>
        </w:p>
        <w:bookmarkEnd w:id="19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0]</w:t>
          </w:r>
          <w:r>
            <w:rPr>
              <w:lang w:val="en-GB"/>
            </w:rPr>
            <w:tab/>
          </w:r>
          <w:bookmarkStart w:id="20" w:name="_CTVL001a578d59db19447828222256390f780e2"/>
          <w:r>
            <w:rPr>
              <w:lang w:val="en-GB"/>
            </w:rPr>
            <w:t>American Chemistry Council, "Toluene production in the United States from 1990 to 2019," 2020. Accessed: Jul. 3 2024. [Online]. Available: https://​www.statista.com​/​statistics/​974854/​us-​toluene-​production-​volume/​</w:t>
          </w:r>
        </w:p>
        <w:bookmarkEnd w:id="20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1]</w:t>
          </w:r>
          <w:r>
            <w:rPr>
              <w:lang w:val="en-GB"/>
            </w:rPr>
            <w:tab/>
          </w:r>
          <w:bookmarkStart w:id="21" w:name="_CTVL0015b33ceb6ca314e1daa00149728db5264"/>
          <w:r>
            <w:rPr>
              <w:lang w:val="en-GB"/>
            </w:rPr>
            <w:t>KOSIS, "Production volume of toluene in South Korea from 2013 to 2022," 2023. Accessed: Jul. 3 2024. [Online]. Available: https://​www.statista.com​/​statistics/​732204/​south-​korea-​toluene-​production-​volume/​</w:t>
          </w:r>
        </w:p>
        <w:bookmarkEnd w:id="21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2]</w:t>
          </w:r>
          <w:r>
            <w:rPr>
              <w:lang w:val="en-GB"/>
            </w:rPr>
            <w:tab/>
          </w:r>
          <w:bookmarkStart w:id="22" w:name="_CTVL001efba3417ef684f519ad739f687007ce3"/>
          <w:r>
            <w:rPr>
              <w:lang w:val="en-GB"/>
            </w:rPr>
            <w:t>KOSIS, "Production volume of benzene in South Korea from 2013 to 2023," 2024. Accessed: Jul. 3 2024. [Online]. Available: https://​www.statista.com​/​statistics/​732199/​south-​korea-​benzene-​production-​volume/​</w:t>
          </w:r>
        </w:p>
        <w:bookmarkEnd w:id="22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3]</w:t>
          </w:r>
          <w:r>
            <w:rPr>
              <w:lang w:val="en-GB"/>
            </w:rPr>
            <w:tab/>
          </w:r>
          <w:bookmarkStart w:id="23" w:name="_CTVL00162e8318add224791a02addbe4fd5fedc"/>
          <w:r>
            <w:rPr>
              <w:lang w:val="en-GB"/>
            </w:rPr>
            <w:t>METI, "Production volume of pure benzene in Japan from 2012 to 2020," 2021. Accessed: Jul. 3 2024. [Online]. Available: https://​www.statista.com​/​statistics/​734206/​japan-​pure-​benzene-​production-​volume/​</w:t>
          </w:r>
        </w:p>
        <w:bookmarkEnd w:id="23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4]</w:t>
          </w:r>
          <w:r>
            <w:rPr>
              <w:lang w:val="en-GB"/>
            </w:rPr>
            <w:tab/>
          </w:r>
          <w:bookmarkStart w:id="24" w:name="_CTVL001bc3dd45a05984383952fb868b8cb2199"/>
          <w:r>
            <w:rPr>
              <w:lang w:val="en-GB"/>
            </w:rPr>
            <w:t>Russian Federal State Statistics Service, "Volume of production of benzenes in Russia from 2017 to 2022," 2023. Accessed: Dec. 11 2023. [Online]. Available: https://​www.statista.com​/​statistics/​1263227/​russia-​benzenes-​production/​</w:t>
          </w:r>
        </w:p>
        <w:bookmarkEnd w:id="24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5]</w:t>
          </w:r>
          <w:r>
            <w:rPr>
              <w:lang w:val="en-GB"/>
            </w:rPr>
            <w:tab/>
          </w:r>
          <w:bookmarkStart w:id="25" w:name="_CTVL0018e463cd1d445425eade36631133fa34a"/>
          <w:r>
            <w:rPr>
              <w:lang w:val="en-GB"/>
            </w:rPr>
            <w:t>CEIC, Ed., "India Petrochemical: Production: Aromatics: Mixed Xylene," 2021. Accessed: Jul. 3 2024. [Online]. Available: https://​www.ceicdata.com​/​en/​india/​petrochemical-​production-​by-​product/​petrochemical-​production-​aromatics-​mixed-​xylene</w:t>
          </w:r>
        </w:p>
        <w:bookmarkEnd w:id="25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6]</w:t>
          </w:r>
          <w:r>
            <w:rPr>
              <w:lang w:val="en-GB"/>
            </w:rPr>
            <w:tab/>
          </w:r>
          <w:bookmarkStart w:id="26" w:name="_CTVL00189cbc63e3c374ab6967cea71bd27eb9e"/>
          <w:r>
            <w:rPr>
              <w:lang w:val="en-GB"/>
            </w:rPr>
            <w:t>Chemanalyst,</w:t>
          </w:r>
          <w:bookmarkEnd w:id="26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India paraxylene market analysis: Industry market size, plant capacity, production, operating efficincy, demand &amp; supply, end-user industries, sales channel, regional demand, company share, foreign trade, manufacuring process, FY2015-FY2032. </w:t>
          </w:r>
          <w:r>
            <w:rPr>
              <w:lang w:val="en-GB"/>
            </w:rPr>
            <w:t xml:space="preserve">[Online]. Available: </w:t>
          </w:r>
          <w:r>
            <w:rPr>
              <w:lang w:val="en-GB"/>
            </w:rPr>
            <w:lastRenderedPageBreak/>
            <w:t>https://​www.chemanalyst.com​/​industry-​report/​india-​paraxylene-​market-​51 (accessed: Jul. 3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7]</w:t>
          </w:r>
          <w:r>
            <w:rPr>
              <w:lang w:val="en-GB"/>
            </w:rPr>
            <w:tab/>
          </w:r>
          <w:bookmarkStart w:id="27" w:name="_CTVL0012e0129aa10294a3092007c2d8bfdfd50"/>
          <w:r>
            <w:rPr>
              <w:lang w:val="en-GB"/>
            </w:rPr>
            <w:t>CEIC, Ed., "India Petrochemical: Production: Aromatics: Toluene," 2021. Accessed: Jul. 3 2024. [Online]. Available: https://​www.ceicdata.com​/​en/​india/​petrochemical-​production-​by-​product/​petrochemical-​production-​aromatics-​toluene</w:t>
          </w:r>
        </w:p>
        <w:bookmarkEnd w:id="27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8]</w:t>
          </w:r>
          <w:r>
            <w:rPr>
              <w:lang w:val="en-GB"/>
            </w:rPr>
            <w:tab/>
          </w:r>
          <w:bookmarkStart w:id="28" w:name="_CTVL001993fcea4cd36489396103be189314731"/>
          <w:r>
            <w:rPr>
              <w:lang w:val="en-GB"/>
            </w:rPr>
            <w:t>J. Richardson, "India to export more benzene,"</w:t>
          </w:r>
          <w:bookmarkEnd w:id="28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>Asean chemicals connections</w:t>
          </w:r>
          <w:r>
            <w:rPr>
              <w:lang w:val="en-GB"/>
            </w:rPr>
            <w:t>, 2011. [Online]. Available: https://​www.icis.com​/​asian-​chemical-​connections/​2011/​11/​india-​benzene-​exports-​set-​to-​r/​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29]</w:t>
          </w:r>
          <w:r>
            <w:rPr>
              <w:lang w:val="en-GB"/>
            </w:rPr>
            <w:tab/>
          </w:r>
          <w:bookmarkStart w:id="29" w:name="_CTVL00191f7b31d9ba74924bf44d528f1bdc731"/>
          <w:r>
            <w:rPr>
              <w:lang w:val="en-GB"/>
            </w:rPr>
            <w:t>ThyssenKrupp Industrial Solutions AG,</w:t>
          </w:r>
          <w:bookmarkEnd w:id="29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World Market Leader in Aromatics Extraction. </w:t>
          </w:r>
          <w:r>
            <w:rPr>
              <w:lang w:val="en-GB"/>
            </w:rPr>
            <w:t>[Online]. Available: https://​ucpcdn.thyssenkrupp.com​/_​legacy/​UCPthyssenkruppBAIS/​assets.files/​products___​services/​chemical_​plants___​processes/​tkis_​aromatics.pdf (accessed: Jun. 20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0]</w:t>
          </w:r>
          <w:r>
            <w:rPr>
              <w:lang w:val="en-GB"/>
            </w:rPr>
            <w:tab/>
          </w:r>
          <w:bookmarkStart w:id="30" w:name="_CTVL001326ea466b09748329b84622e754af810"/>
          <w:r>
            <w:rPr>
              <w:lang w:val="en-GB"/>
            </w:rPr>
            <w:t>Nexant, Ed., "PERP Report: Benzene/Toluene 06/07-6," 2007. Accessed: Dec. 7 2023. [Online]. Available: https://​pdfcoffee.com​/​135-​perp0607-​61-​benzene-​toluene-​nexant-​pdf-​free.html</w:t>
          </w:r>
        </w:p>
        <w:bookmarkEnd w:id="30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1]</w:t>
          </w:r>
          <w:r>
            <w:rPr>
              <w:lang w:val="en-GB"/>
            </w:rPr>
            <w:tab/>
          </w:r>
          <w:bookmarkStart w:id="31" w:name="_CTVL001647608a5c5eb4c6cb66cd0fbc833369c"/>
          <w:r>
            <w:rPr>
              <w:lang w:val="en-GB"/>
            </w:rPr>
            <w:t>CEPSA,</w:t>
          </w:r>
          <w:bookmarkEnd w:id="31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Cepsa starts up second up metaxylene production unit at San Roque. </w:t>
          </w:r>
          <w:r>
            <w:rPr>
              <w:lang w:val="en-GB"/>
            </w:rPr>
            <w:t>[Online]. Available: https://​www.cepsa.com​/​en/​press/​Cepsa-​starts-​up-​second-​up-​metaxylene-​production-​unit-​at-​San-​Roque (accessed: Nov. 28 2023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2]</w:t>
          </w:r>
          <w:r>
            <w:rPr>
              <w:lang w:val="en-GB"/>
            </w:rPr>
            <w:tab/>
          </w:r>
          <w:bookmarkStart w:id="32" w:name="_CTVL0012ba7fad39ff943e196ffbfe0d855ef03"/>
          <w:r>
            <w:rPr>
              <w:lang w:val="en-GB"/>
            </w:rPr>
            <w:t>ExxonMobil,</w:t>
          </w:r>
          <w:bookmarkEnd w:id="32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ExxonMobil completes acquisition of one of the world's largest aromatics plants. </w:t>
          </w:r>
          <w:r>
            <w:rPr>
              <w:lang w:val="en-GB"/>
            </w:rPr>
            <w:t>[Online]. Available: https://​corporate.exxonmobil.com​/​news/​news-​releases/​2017/​0827_​exxonmobil-​completes-​acquisition-​of-​one-​of-​the-​worlds-​largest-​aromatics-​plants (accessed: Jun. 20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3]</w:t>
          </w:r>
          <w:r>
            <w:rPr>
              <w:lang w:val="en-GB"/>
            </w:rPr>
            <w:tab/>
          </w:r>
          <w:bookmarkStart w:id="33" w:name="_CTVL0016ecb1e022b544db9bfa5017509ae86d0"/>
          <w:r>
            <w:rPr>
              <w:lang w:val="en-GB"/>
            </w:rPr>
            <w:t>Rompetrol Rafinare S.A., Ed., "Raport anual 2005," 2006. Accessed: Dec. 7 2023. [Online]. Available: https://​rompetrol-rafinare.kmginternational.com​/​upload/​files/​raport_​anual_​2005_​221.pdf</w:t>
          </w:r>
        </w:p>
        <w:bookmarkEnd w:id="33"/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4]</w:t>
          </w:r>
          <w:r>
            <w:rPr>
              <w:lang w:val="en-GB"/>
            </w:rPr>
            <w:tab/>
          </w:r>
          <w:bookmarkStart w:id="34" w:name="_CTVL001d659a622ae3b4728a301186d2e1a915c"/>
          <w:r>
            <w:rPr>
              <w:lang w:val="en-GB"/>
            </w:rPr>
            <w:t>Association of chemists and chemical engineers of Serbia,</w:t>
          </w:r>
          <w:bookmarkEnd w:id="34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Organske hemikalije. </w:t>
          </w:r>
          <w:r>
            <w:rPr>
              <w:lang w:val="en-GB"/>
            </w:rPr>
            <w:t>[Online]. Available: http://​www.shts.org.rs​/​srpska/​organic.html (accessed: Oct. 16 2023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5]</w:t>
          </w:r>
          <w:r>
            <w:rPr>
              <w:lang w:val="en-GB"/>
            </w:rPr>
            <w:tab/>
          </w:r>
          <w:bookmarkStart w:id="35" w:name="_CTVL0011ddb5f3c1119454b9aa51a9c5352bb70"/>
          <w:r>
            <w:rPr>
              <w:lang w:val="en-GB"/>
            </w:rPr>
            <w:t>Global Energy Monitor,</w:t>
          </w:r>
          <w:bookmarkEnd w:id="35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Global Steel Plant Tracker, Version: March 2023. </w:t>
          </w:r>
          <w:r>
            <w:rPr>
              <w:lang w:val="en-GB"/>
            </w:rPr>
            <w:t>[Online]. Available: https://​globalenergymonitor.org​/​projects/​global-​steel-​plant-​tracker/​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6]</w:t>
          </w:r>
          <w:r>
            <w:rPr>
              <w:lang w:val="en-GB"/>
            </w:rPr>
            <w:tab/>
          </w:r>
          <w:bookmarkStart w:id="36" w:name="_CTVL001a2f4b3f00048483d86207f28b30ae755"/>
          <w:r>
            <w:rPr>
              <w:lang w:val="en-GB"/>
            </w:rPr>
            <w:t>U.S. Department of the Interior, U.S. Geological Survey,</w:t>
          </w:r>
          <w:bookmarkEnd w:id="36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Iron and Steel Statistics and Information. </w:t>
          </w:r>
          <w:r>
            <w:rPr>
              <w:lang w:val="en-GB"/>
            </w:rPr>
            <w:t>[Online]. Available: https://​www.usgs.gov​/​centers/​national-​minerals-​information-​center/​iron-​and-​steel-​statistics-​and-​information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7]</w:t>
          </w:r>
          <w:r>
            <w:rPr>
              <w:lang w:val="en-GB"/>
            </w:rPr>
            <w:tab/>
          </w:r>
          <w:bookmarkStart w:id="37" w:name="_CTVL001dd744e2b5c0b423aba95f750af2d8f28"/>
          <w:r>
            <w:rPr>
              <w:lang w:val="en-GB"/>
            </w:rPr>
            <w:t>U.S. Department of the Interior, U.S. Geological Survey,</w:t>
          </w:r>
          <w:bookmarkEnd w:id="37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Soda Ash Statistics and Information </w:t>
          </w:r>
          <w:r>
            <w:rPr>
              <w:lang w:val="en-GB"/>
            </w:rPr>
            <w:t>(accessed: Jun. 23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8]</w:t>
          </w:r>
          <w:r>
            <w:rPr>
              <w:lang w:val="en-GB"/>
            </w:rPr>
            <w:tab/>
          </w:r>
          <w:bookmarkStart w:id="38" w:name="_CTVL001a8bce8391c4c411f83b9f6f275029729"/>
          <w:r>
            <w:rPr>
              <w:lang w:val="en-GB"/>
            </w:rPr>
            <w:t>glassglobal Group,</w:t>
          </w:r>
          <w:bookmarkEnd w:id="38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Facts and Figures. </w:t>
          </w:r>
          <w:r>
            <w:rPr>
              <w:lang w:val="en-GB"/>
            </w:rPr>
            <w:t>[Online]. Available: https://​plants.glassglobal.com​/​ (accessed: Jun. 23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39]</w:t>
          </w:r>
          <w:r>
            <w:rPr>
              <w:lang w:val="en-GB"/>
            </w:rPr>
            <w:tab/>
          </w:r>
          <w:bookmarkStart w:id="39" w:name="_CTVL00193f4b6f587424c928d3aa59406d9168a"/>
          <w:r>
            <w:rPr>
              <w:lang w:val="en-GB"/>
            </w:rPr>
            <w:t>United Nations (UN),</w:t>
          </w:r>
          <w:bookmarkEnd w:id="39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UN Commodity Trade Statistics Database. </w:t>
          </w:r>
          <w:r>
            <w:rPr>
              <w:lang w:val="en-GB"/>
            </w:rPr>
            <w:t>[Online]. Available: https://​comtradeplus.un.org​/​ (accessed: Jun. 23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40]</w:t>
          </w:r>
          <w:r>
            <w:rPr>
              <w:lang w:val="en-GB"/>
            </w:rPr>
            <w:tab/>
          </w:r>
          <w:bookmarkStart w:id="40" w:name="_CTVL001ec62ee17aaac4aae8a38af1d5793193d"/>
          <w:r>
            <w:rPr>
              <w:lang w:val="en-GB"/>
            </w:rPr>
            <w:t>U.S. Department of the Interior, U.S. Geological Survey,</w:t>
          </w:r>
          <w:bookmarkEnd w:id="40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Lime Statistics and Information. </w:t>
          </w:r>
          <w:r>
            <w:rPr>
              <w:lang w:val="en-GB"/>
            </w:rPr>
            <w:t>[Online]. Available: https://​www.usgs.gov​/​centers/​national-​minerals-​information-​center/​lime-​statistics-​and-​information (accessed: Jun. 23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41]</w:t>
          </w:r>
          <w:r>
            <w:rPr>
              <w:lang w:val="en-GB"/>
            </w:rPr>
            <w:tab/>
          </w:r>
          <w:bookmarkStart w:id="41" w:name="_CTVL0016c9739080c364d7587404079bdf02f46"/>
          <w:r>
            <w:rPr>
              <w:lang w:val="en-GB"/>
            </w:rPr>
            <w:t>U.S. Department of the Interior, U.S. Geological Survey,</w:t>
          </w:r>
          <w:bookmarkEnd w:id="41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Nitrogen Statistics and Information. </w:t>
          </w:r>
          <w:r>
            <w:rPr>
              <w:lang w:val="en-GB"/>
            </w:rPr>
            <w:t>[Online]. Available: https://​www.usgs.gov​/​centers/​national-​minerals-​information-​center/​nitrogen-​statistics-​and-​information (accessed: Jun. 23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42]</w:t>
          </w:r>
          <w:r>
            <w:rPr>
              <w:lang w:val="en-GB"/>
            </w:rPr>
            <w:tab/>
          </w:r>
          <w:bookmarkStart w:id="42" w:name="_CTVL001403987f38c0149e6a022fdc67a910afb"/>
          <w:r>
            <w:rPr>
              <w:lang w:val="en-GB"/>
            </w:rPr>
            <w:t>Food and Agriculture Orgization of the United Nations,</w:t>
          </w:r>
          <w:bookmarkEnd w:id="42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Forestry Production and Trade. </w:t>
          </w:r>
          <w:r>
            <w:rPr>
              <w:lang w:val="en-GB"/>
            </w:rPr>
            <w:t>[Online]. Available: https://​www.fao.org​/​faostat/​en/​#data/FO (accessed: Jun. 23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43]</w:t>
          </w:r>
          <w:r>
            <w:rPr>
              <w:lang w:val="en-GB"/>
            </w:rPr>
            <w:tab/>
          </w:r>
          <w:bookmarkStart w:id="43" w:name="_CTVL001af79f660bbcf470999df506761506fa4"/>
          <w:r>
            <w:rPr>
              <w:lang w:val="en-GB"/>
            </w:rPr>
            <w:t>McCarten, M, Bayaraa, M, Caldecott, B, Christiaen, C, Foster, P, Hickey, C, Kampmann, D, Layman, C, Rossi, C, Scott, K, Tang, K, Tkachenko, N, and Yoken, D,</w:t>
          </w:r>
          <w:bookmarkEnd w:id="43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 xml:space="preserve">Global Database of Cement Production Assets. </w:t>
          </w:r>
          <w:r>
            <w:rPr>
              <w:lang w:val="en-GB"/>
            </w:rPr>
            <w:t>[Online]. Available: https://​www.cgfi.ac.uk​/​spatial-​finance-​initiative/​geoasset-​project/​cement/​ (accessed: Jun. 23 2024).</w:t>
          </w:r>
        </w:p>
        <w:p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lastRenderedPageBreak/>
            <w:t>[44]</w:t>
          </w:r>
          <w:r>
            <w:rPr>
              <w:lang w:val="en-GB"/>
            </w:rPr>
            <w:tab/>
          </w:r>
          <w:bookmarkStart w:id="44" w:name="_CTVL00164f01bd4c39f46d6a0fca7ff93648a29"/>
          <w:r>
            <w:rPr>
              <w:lang w:val="en-GB"/>
            </w:rPr>
            <w:t>Jim Vallette, "Chlorine and Building Materials: A Global Inventory of Production Technologies, Markets and Pollution: Phase 2: Asia," 2019. [Online]. Available: 10.13140/RG.2.2.16731.62244</w:t>
          </w:r>
        </w:p>
        <w:bookmarkEnd w:id="44"/>
        <w:p>
          <w:pPr>
            <w:pStyle w:val="CitaviBibliographyEntry"/>
            <w:rPr>
              <w:lang w:val="en-US"/>
            </w:rPr>
          </w:pPr>
          <w:r>
            <w:rPr>
              <w:lang w:val="en-GB"/>
            </w:rPr>
            <w:t>[45]</w:t>
          </w:r>
          <w:r>
            <w:rPr>
              <w:lang w:val="en-GB"/>
            </w:rPr>
            <w:tab/>
          </w:r>
          <w:bookmarkStart w:id="45" w:name="_CTVL0016b9e19a09b8f4dfb9c4d5d782f1d6883"/>
          <w:r>
            <w:rPr>
              <w:lang w:val="en-GB"/>
            </w:rPr>
            <w:t>Jim Vallette, "Chlorine and Building Materials: A Global Inventory of Production Technologies, Markets and Pollution: Phase 1: Africa, The Americas and Europe,"</w:t>
          </w:r>
          <w:bookmarkEnd w:id="45"/>
          <w:r>
            <w:rPr>
              <w:lang w:val="en-GB"/>
            </w:rPr>
            <w:t xml:space="preserve"> </w:t>
          </w:r>
          <w:r>
            <w:rPr>
              <w:i/>
              <w:lang w:val="en-GB"/>
            </w:rPr>
            <w:t>Healthy Building Network</w:t>
          </w:r>
          <w:r>
            <w:rPr>
              <w:lang w:val="en-GB"/>
            </w:rPr>
            <w:t>, 2018. [Online]. Available: https://​asbp.org.uk​/​wp-​content/​uploads/​2018/​08/​Chlorine-​Building-​Materials-​Phase-​1-​v2.pdf</w:t>
          </w:r>
          <w:r>
            <w:fldChar w:fldCharType="end"/>
          </w:r>
        </w:p>
      </w:sdtContent>
    </w:sdt>
    <w:p>
      <w:pPr>
        <w:rPr>
          <w:lang w:val="en-US"/>
        </w:rPr>
      </w:pPr>
    </w:p>
    <w:sectPr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0F32602"/>
    <w:multiLevelType w:val="hybridMultilevel"/>
    <w:tmpl w:val="BA20FBDA"/>
    <w:lvl w:ilvl="0" w:tplc="89DA0B02">
      <w:start w:val="1"/>
      <w:numFmt w:val="decimal"/>
      <w:pStyle w:val="CitaviBibliographySubheading8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9F54228-4B56-480B-9F51-DC762B07DD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left w:w="57" w:type="dxa"/>
        <w:right w:w="57" w:type="dxa"/>
      </w:tblCellMar>
    </w:tblPr>
    <w:tblStylePr w:type="firstRow">
      <w:rPr>
        <w:b/>
      </w:rPr>
    </w:tblStylePr>
  </w:style>
  <w:style w:type="character" w:customStyle="1" w:styleId="berschrift1Zchn">
    <w:name w:val="Überschrift 1 Zchn"/>
    <w:basedOn w:val="Absatz-Standardschriftart"/>
    <w:link w:val="berschrift1"/>
    <w:uiPriority w:val="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Pr>
      <w:i/>
      <w:iCs/>
      <w:color w:val="404040" w:themeColor="text1" w:themeTint="BF"/>
    </w:rPr>
  </w:style>
  <w:style w:type="paragraph" w:styleId="Listenabsatz">
    <w:name w:val="List Paragraph"/>
    <w:basedOn w:val="Standard"/>
    <w:link w:val="ListenabsatzZchn"/>
    <w:uiPriority w:val="34"/>
    <w:qFormat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Pr>
      <w:b/>
      <w:bCs/>
      <w:smallCaps/>
      <w:color w:val="0F4761" w:themeColor="accent1" w:themeShade="BF"/>
      <w:spacing w:val="5"/>
    </w:rPr>
  </w:style>
  <w:style w:type="character" w:styleId="Platzhaltertext">
    <w:name w:val="Placeholder Text"/>
    <w:basedOn w:val="Absatz-Standardschriftart"/>
    <w:uiPriority w:val="99"/>
    <w:semiHidden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pPr>
      <w:tabs>
        <w:tab w:val="left" w:pos="454"/>
      </w:tabs>
      <w:spacing w:after="0"/>
      <w:ind w:left="454" w:hanging="454"/>
    </w:pPr>
  </w:style>
  <w:style w:type="character" w:customStyle="1" w:styleId="ListenabsatzZchn">
    <w:name w:val="Listenabsatz Zchn"/>
    <w:basedOn w:val="Absatz-Standardschriftart"/>
    <w:link w:val="Listenabsatz"/>
    <w:uiPriority w:val="34"/>
  </w:style>
  <w:style w:type="character" w:customStyle="1" w:styleId="CitaviBibliographyEntryZchn">
    <w:name w:val="Citavi Bibliography Entry Zchn"/>
    <w:basedOn w:val="ListenabsatzZchn"/>
    <w:link w:val="CitaviBibliographyEntry"/>
    <w:uiPriority w:val="99"/>
  </w:style>
  <w:style w:type="paragraph" w:customStyle="1" w:styleId="CitaviBibliographyHeading">
    <w:name w:val="Citavi Bibliography Heading"/>
    <w:basedOn w:val="berschrift1"/>
    <w:link w:val="CitaviBibliographyHeadingZchn"/>
    <w:uiPriority w:val="99"/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pPr>
      <w:ind w:left="720" w:hanging="360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pPr>
      <w:ind w:left="720" w:hanging="360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Pr>
      <w:rFonts w:eastAsiaTheme="majorEastAsia" w:cstheme="majorBidi"/>
      <w:color w:val="0F4761" w:themeColor="accent1" w:themeShade="BF"/>
      <w:sz w:val="28"/>
      <w:szCs w:val="28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pPr>
      <w:ind w:left="720" w:hanging="360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Pr>
      <w:rFonts w:eastAsiaTheme="majorEastAsia" w:cstheme="majorBidi"/>
      <w:i/>
      <w:iCs/>
      <w:color w:val="0F4761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pPr>
      <w:ind w:left="720" w:hanging="360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Pr>
      <w:rFonts w:eastAsiaTheme="majorEastAsia" w:cstheme="majorBidi"/>
      <w:color w:val="0F4761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Pr>
      <w:rFonts w:eastAsiaTheme="majorEastAsia" w:cstheme="majorBidi"/>
      <w:i/>
      <w:iCs/>
      <w:color w:val="595959" w:themeColor="text1" w:themeTint="A6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Pr>
      <w:rFonts w:eastAsiaTheme="majorEastAsia" w:cstheme="majorBidi"/>
      <w:color w:val="595959" w:themeColor="text1" w:themeTint="A6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Pr>
      <w:rFonts w:eastAsiaTheme="majorEastAsia" w:cstheme="majorBidi"/>
      <w:i/>
      <w:iCs/>
      <w:color w:val="272727" w:themeColor="text1" w:themeTint="D8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pPr>
      <w:numPr>
        <w:numId w:val="1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Pr>
      <w:rFonts w:eastAsiaTheme="majorEastAsia" w:cstheme="majorBidi"/>
      <w:color w:val="272727" w:themeColor="text1" w:themeTint="D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AEA2619-A0AC-41DF-AEBE-A1927AADF893}"/>
      </w:docPartPr>
      <w:docPartBody>
        <w:p>
          <w:r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GB" w:eastAsia="en-GB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760FA444-B204-4017-89E8-41275282E3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2435</Words>
  <Characters>184886</Characters>
  <Application>Microsoft Office Word</Application>
  <DocSecurity>0</DocSecurity>
  <Lines>1540</Lines>
  <Paragraphs>43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6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rekes, Andelka</dc:creator>
  <cp:keywords/>
  <dc:description/>
  <cp:lastModifiedBy>Rupakula, Ganesh Deepak</cp:lastModifiedBy>
  <cp:revision>4</cp:revision>
  <dcterms:created xsi:type="dcterms:W3CDTF">2025-01-30T09:40:00Z</dcterms:created>
  <dcterms:modified xsi:type="dcterms:W3CDTF">2025-01-30T0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Follow ETSAP</vt:lpwstr>
  </property>
  <property fmtid="{D5CDD505-2E9C-101B-9397-08002B2CF9AE}" pid="3" name="CitaviDocumentProperty_0">
    <vt:lpwstr>0bcb7f71-a2b5-4563-ac06-4c9fa4c95d13</vt:lpwstr>
  </property>
  <property fmtid="{D5CDD505-2E9C-101B-9397-08002B2CF9AE}" pid="4" name="CitaviDocumentProperty_1">
    <vt:lpwstr>6.18.0.1</vt:lpwstr>
  </property>
  <property fmtid="{D5CDD505-2E9C-101B-9397-08002B2CF9AE}" pid="5" name="CitaviDocumentProperty_6">
    <vt:lpwstr>False</vt:lpwstr>
  </property>
  <property fmtid="{D5CDD505-2E9C-101B-9397-08002B2CF9AE}" pid="6" name="CitaviDocumentProperty_8">
    <vt:lpwstr>CloudProjectKey=prnd4hrs23xv4upssp0w9ny30fu7wcm2ajt5i79d; ProjectName=Follow ETSAP</vt:lpwstr>
  </property>
</Properties>
</file>